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C3D97" w:rsidRDefault="001C3D97" w:rsidP="001C3D97">
      <w:pPr>
        <w:pStyle w:val="Heading1"/>
        <w:spacing w:before="0" w:line="360" w:lineRule="auto"/>
        <w:jc w:val="center"/>
        <w:rPr>
          <w:rFonts w:ascii="Times New Roman" w:hAnsi="Times New Roman"/>
          <w:b/>
          <w:color w:val="auto"/>
          <w:sz w:val="24"/>
        </w:rPr>
      </w:pPr>
      <w:bookmarkStart w:id="0" w:name="_Toc94087118"/>
      <w:bookmarkStart w:id="1" w:name="_Toc149082939"/>
      <w:bookmarkStart w:id="2" w:name="_GoBack"/>
      <w:bookmarkEnd w:id="2"/>
      <w:r w:rsidRPr="00C5290D">
        <w:rPr>
          <w:rFonts w:ascii="Times New Roman" w:hAnsi="Times New Roman"/>
          <w:b/>
          <w:color w:val="auto"/>
          <w:sz w:val="24"/>
        </w:rPr>
        <w:t>DAFTAR PUSTAKA</w:t>
      </w:r>
      <w:bookmarkEnd w:id="0"/>
      <w:bookmarkEnd w:id="1"/>
    </w:p>
    <w:p w:rsidR="001C3D97" w:rsidRPr="00B054EF" w:rsidRDefault="001C3D97" w:rsidP="001C3D97">
      <w:pPr>
        <w:jc w:val="both"/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054EF">
        <w:rPr>
          <w:rStyle w:val="markedcontent"/>
          <w:rFonts w:ascii="Times New Roman" w:hAnsi="Times New Roman"/>
          <w:sz w:val="24"/>
          <w:szCs w:val="24"/>
        </w:rPr>
        <w:fldChar w:fldCharType="begin" w:fldLock="1"/>
      </w:r>
      <w:r w:rsidRPr="00B054EF">
        <w:rPr>
          <w:rStyle w:val="markedcontent"/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B054EF">
        <w:rPr>
          <w:rStyle w:val="markedcontent"/>
          <w:rFonts w:ascii="Times New Roman" w:hAnsi="Times New Roman"/>
          <w:sz w:val="24"/>
          <w:szCs w:val="24"/>
        </w:rPr>
        <w:fldChar w:fldCharType="separate"/>
      </w:r>
      <w:r w:rsidRPr="009A4AE9">
        <w:rPr>
          <w:rFonts w:ascii="Times New Roman" w:hAnsi="Times New Roman"/>
          <w:noProof/>
          <w:sz w:val="24"/>
          <w:szCs w:val="24"/>
        </w:rPr>
        <w:t>Azizah, N., Tussifa, B., &amp; Nurhabibah, P. (2021). Pengembangan Media Pembelajaran Wayang Kartun Pada Materi Cerita Fabel Kelas II SDN 1 Grogol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9A4AE9">
        <w:rPr>
          <w:rFonts w:ascii="Times New Roman" w:hAnsi="Times New Roman"/>
          <w:noProof/>
          <w:sz w:val="24"/>
          <w:szCs w:val="24"/>
        </w:rPr>
        <w:t xml:space="preserve">Kabupaten Cirebon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Education and Development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9A4AE9">
        <w:rPr>
          <w:rFonts w:ascii="Times New Roman" w:hAnsi="Times New Roman"/>
          <w:noProof/>
          <w:sz w:val="24"/>
          <w:szCs w:val="24"/>
        </w:rPr>
        <w:t>(3), 152–158.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Julyanti, E., Rahma, I. F., Chanda, O. D., &amp; Nisah, H. (2021). Pengaruh Motivasi Terhadap Hasil Belajar Siswa Sekolah Menengah Pertama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Pembelajaran Dan Matematika Sigma (JPMS)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9A4AE9">
        <w:rPr>
          <w:rFonts w:ascii="Times New Roman" w:hAnsi="Times New Roman"/>
          <w:noProof/>
          <w:sz w:val="24"/>
          <w:szCs w:val="24"/>
        </w:rPr>
        <w:t>(1), 7–11.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Mawanto, A., Siswono, T. Y. E., &amp; Lukito, A. (2020). Pengembangan Media Cerita Bergambar untuk Melatih Kemampuan Berpikir Kreatif Siswa Pada Materi Pecahan Kelas II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Cendekia : Jurnal Pendidikan Matematika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9A4AE9">
        <w:rPr>
          <w:rFonts w:ascii="Times New Roman" w:hAnsi="Times New Roman"/>
          <w:noProof/>
          <w:sz w:val="24"/>
          <w:szCs w:val="24"/>
        </w:rPr>
        <w:t xml:space="preserve">(1), 424–437. 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Mutiasih, P., Iswara, P. D., &amp; Nugraha, T. (2021). Pengembangan Buku Cerita Bergambar Berbasis Pendidikan Karakter Dalam Menumbuhkan Budaya Literasi Siswa Kelas II SD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Taman Cendekia: Jurnal Pendidikan Ke-SD-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9A4AE9">
        <w:rPr>
          <w:rFonts w:ascii="Times New Roman" w:hAnsi="Times New Roman"/>
          <w:noProof/>
          <w:sz w:val="24"/>
          <w:szCs w:val="24"/>
        </w:rPr>
        <w:t xml:space="preserve">(1), 560–567. 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Nurfadillah, S., Saputra, T., Farlidya, T., Wellya Pamungkas, S., Fadhlurahman Jamirullah, R., &amp; Muhammadiyah Tangerang, U. (2021). Pengembangan Media Pembelajaran Berbasis Media Poster Pada Materi “Perubahan Wujud Zat Benda” Kelas V Di Sdn Sarakan II Tangerang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Pendidikan Dan Ilmu Sosial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9A4AE9">
        <w:rPr>
          <w:rFonts w:ascii="Times New Roman" w:hAnsi="Times New Roman"/>
          <w:noProof/>
          <w:sz w:val="24"/>
          <w:szCs w:val="24"/>
        </w:rPr>
        <w:t xml:space="preserve">(1), 117–134. </w:t>
      </w: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lastRenderedPageBreak/>
        <w:t xml:space="preserve">Salim, N., Nasuka, M., &amp; Abid, M. N. (2018). Upaya Meningkatkan Motivasi Belajar, Aktivitas Belajar Dan Prestasi Belajar Melalui Strategi Direct Instruction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At-Tarbiyat : Jurnal Pendidikan Islam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9A4AE9">
        <w:rPr>
          <w:rFonts w:ascii="Times New Roman" w:hAnsi="Times New Roman"/>
          <w:noProof/>
          <w:sz w:val="24"/>
          <w:szCs w:val="24"/>
        </w:rPr>
        <w:t xml:space="preserve">(1), 67–85. 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Sarina, &amp; Hasanah. (2022). Pengembangan Media Miniatur Rumah Adat pada Pembelajaran Tematik Tema Indahnya Keberagaman di Negeriku di Kelas IV SD IT Daarul Istiqlal Marindal I, 2022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Penelitian Pendidik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01</w:t>
      </w:r>
      <w:r w:rsidRPr="009A4AE9">
        <w:rPr>
          <w:rFonts w:ascii="Times New Roman" w:hAnsi="Times New Roman"/>
          <w:noProof/>
          <w:sz w:val="24"/>
          <w:szCs w:val="24"/>
        </w:rPr>
        <w:t>(4), 272–288.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Siregar, H., &amp; Sukmawarti. (2023). EduGlobal : Jurnal Penelitian Pendidikan Pengembangan Model Pembelajaran Bermain Puzzle untuk Pemahaman Konsep Pecahan pada Matematika SD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EduGlobal: Jurnal Penelitian Pendidik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02</w:t>
      </w:r>
      <w:r w:rsidRPr="009A4AE9">
        <w:rPr>
          <w:rFonts w:ascii="Times New Roman" w:hAnsi="Times New Roman"/>
          <w:noProof/>
          <w:sz w:val="24"/>
          <w:szCs w:val="24"/>
        </w:rPr>
        <w:t>(4), 387–400.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Siregar, R., &amp; Nurjannah. (2022). Pengembangan Media Pembelajaran Poster 3 Dimensi Berbasis Pendekatan Saintifik pada Tema Energi dan Perubahannya di Kelas III SD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EduGlobal: Jurnal Penelitian Pendidik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01</w:t>
      </w:r>
      <w:r w:rsidRPr="009A4AE9">
        <w:rPr>
          <w:rFonts w:ascii="Times New Roman" w:hAnsi="Times New Roman"/>
          <w:noProof/>
          <w:sz w:val="24"/>
          <w:szCs w:val="24"/>
        </w:rPr>
        <w:t>(3), 258–271.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Sudirman. (2022). Intensitas Bimbingan Belajar dalam Pencapaian Akademis Peserta Didik Kelas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Ulul Albab: Jurnal Dakwah Dan Sosial Keagama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9A4AE9">
        <w:rPr>
          <w:rFonts w:ascii="Times New Roman" w:hAnsi="Times New Roman"/>
          <w:noProof/>
          <w:sz w:val="24"/>
          <w:szCs w:val="24"/>
        </w:rPr>
        <w:t xml:space="preserve">(2), 49–61. </w:t>
      </w: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Syafi’i, A., Marfiyanto, T., &amp; Rodiyah, S. K. (2018). Studi Tentang Prestasi Belajar Siswa Dalam Berbagai Aspek Dan Faktor Yang Mempengaruhi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Komunikasi Pendidik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9A4AE9">
        <w:rPr>
          <w:rFonts w:ascii="Times New Roman" w:hAnsi="Times New Roman"/>
          <w:noProof/>
          <w:sz w:val="24"/>
          <w:szCs w:val="24"/>
        </w:rPr>
        <w:t>(2), 115–123.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lastRenderedPageBreak/>
        <w:t xml:space="preserve">Syifa Monica. (2022). Pengembangan Wordless Picture Book Untuk Pembelajaran Bercerita Kelas Ii Sekolah Dasar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Handayam PGSD UNIMED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9A4AE9">
        <w:rPr>
          <w:rFonts w:ascii="Times New Roman" w:hAnsi="Times New Roman"/>
          <w:noProof/>
          <w:sz w:val="24"/>
          <w:szCs w:val="24"/>
        </w:rPr>
        <w:t>(1), 27–36.</w:t>
      </w: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 Tarigan, N. T. (2019). Pengembangan Buku Cerita Bergambar Untuk Meningkatkan Minat Baca Siswa Kelas IV Sekolah Dasar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Curere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02</w:t>
      </w:r>
      <w:r w:rsidRPr="009A4AE9">
        <w:rPr>
          <w:rFonts w:ascii="Times New Roman" w:hAnsi="Times New Roman"/>
          <w:noProof/>
          <w:sz w:val="24"/>
          <w:szCs w:val="24"/>
        </w:rPr>
        <w:t xml:space="preserve">(02), 141–152. </w:t>
      </w: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Taulabi, I., Imron, A., &amp; Khoiruddin, M. A. (2017). Menumbuhkan Minat Baca Sejak Dini Di Taman Baca Masyarakat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LISAN AL-HAL: Jurnal Pengembangan Pemikiran Dan Kebudaya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9A4AE9">
        <w:rPr>
          <w:rFonts w:ascii="Times New Roman" w:hAnsi="Times New Roman"/>
          <w:noProof/>
          <w:sz w:val="24"/>
          <w:szCs w:val="24"/>
        </w:rPr>
        <w:t xml:space="preserve">(1), 137–158. 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Vindaswari, R. F., &amp; Ulfah, A. (2018). Pengembangan Buku Cerita Anak Bergambar Berbasis Nilai-Nilai Kepedulian Bagi Peserta Didik Kelas 2 Sekolah Dasar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Fundadikdas (Fundamental Pendidikan Dasar)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9A4AE9">
        <w:rPr>
          <w:rFonts w:ascii="Times New Roman" w:hAnsi="Times New Roman"/>
          <w:noProof/>
          <w:sz w:val="24"/>
          <w:szCs w:val="24"/>
        </w:rPr>
        <w:t xml:space="preserve">(3), 148–160. 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Vira, N., Girsang, T., &amp; Silalahi, B. R. (2023). EduGlobal : Jurnal Penelitian Pendidikan Pengembangan Media Komik Menggunakan Model Picture And Picture Pada Tema 8 Lingkungan Sahabat Kita Di Kelas V SD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EduGlobal: Jurnal Penelitian Pendidik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02</w:t>
      </w:r>
      <w:r w:rsidRPr="009A4AE9">
        <w:rPr>
          <w:rFonts w:ascii="Times New Roman" w:hAnsi="Times New Roman"/>
          <w:noProof/>
          <w:sz w:val="24"/>
          <w:szCs w:val="24"/>
        </w:rPr>
        <w:t>(4), 532–545.</w:t>
      </w: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t xml:space="preserve">Yulanda, D. F., &amp; Nurjannah. (2022). Pengembangan Media Puzzle Bergambar Berorientasi Problem Based Learning Pada Tema Cita-Citaku Kelas IV SD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EduGlobal: Jurnal Penelitian Pendidik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01</w:t>
      </w:r>
      <w:r w:rsidRPr="009A4AE9">
        <w:rPr>
          <w:rFonts w:ascii="Times New Roman" w:hAnsi="Times New Roman"/>
          <w:noProof/>
          <w:sz w:val="24"/>
          <w:szCs w:val="24"/>
        </w:rPr>
        <w:t>(3), 221–232.</w:t>
      </w: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Pr="009A4AE9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9A4AE9">
        <w:rPr>
          <w:rFonts w:ascii="Times New Roman" w:hAnsi="Times New Roman"/>
          <w:noProof/>
          <w:sz w:val="24"/>
          <w:szCs w:val="24"/>
        </w:rPr>
        <w:lastRenderedPageBreak/>
        <w:t xml:space="preserve">Yuliana, R., &amp; Dkk. (2022). Media Read &amp; Play Berbasis Game Edukasi Untuk Menumbuhkan Minat Baca di Kelas 2 SD.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Jurnal Penelitian &amp; Artikel Pendidikan</w:t>
      </w:r>
      <w:r w:rsidRPr="009A4AE9">
        <w:rPr>
          <w:rFonts w:ascii="Times New Roman" w:hAnsi="Times New Roman"/>
          <w:noProof/>
          <w:sz w:val="24"/>
          <w:szCs w:val="24"/>
        </w:rPr>
        <w:t xml:space="preserve">, </w:t>
      </w:r>
      <w:r w:rsidRPr="009A4AE9">
        <w:rPr>
          <w:rFonts w:ascii="Times New Roman" w:hAnsi="Times New Roman"/>
          <w:i/>
          <w:iCs/>
          <w:noProof/>
          <w:sz w:val="24"/>
          <w:szCs w:val="24"/>
        </w:rPr>
        <w:t>14</w:t>
      </w:r>
      <w:r w:rsidRPr="009A4AE9">
        <w:rPr>
          <w:rFonts w:ascii="Times New Roman" w:hAnsi="Times New Roman"/>
          <w:noProof/>
          <w:sz w:val="24"/>
          <w:szCs w:val="24"/>
        </w:rPr>
        <w:t>(02), 157–174.</w:t>
      </w: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480" w:lineRule="auto"/>
        <w:ind w:left="1134" w:hanging="1134"/>
        <w:jc w:val="both"/>
        <w:rPr>
          <w:rStyle w:val="markedcontent"/>
          <w:rFonts w:ascii="Arial" w:hAnsi="Arial" w:cs="Arial"/>
        </w:rPr>
      </w:pPr>
      <w:r w:rsidRPr="00B054EF">
        <w:rPr>
          <w:rStyle w:val="markedcontent"/>
          <w:rFonts w:ascii="Times New Roman" w:hAnsi="Times New Roman"/>
          <w:sz w:val="24"/>
          <w:szCs w:val="24"/>
        </w:rPr>
        <w:fldChar w:fldCharType="end"/>
      </w: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1134" w:hanging="1134"/>
        <w:jc w:val="both"/>
        <w:rPr>
          <w:rStyle w:val="markedcontent"/>
          <w:rFonts w:ascii="Arial" w:hAnsi="Arial" w:cs="Arial"/>
        </w:rPr>
      </w:pPr>
    </w:p>
    <w:p w:rsidR="001C3D97" w:rsidRDefault="001C3D97" w:rsidP="001C3D97">
      <w:pPr>
        <w:widowControl w:val="0"/>
        <w:autoSpaceDE w:val="0"/>
        <w:autoSpaceDN w:val="0"/>
        <w:adjustRightInd w:val="0"/>
        <w:spacing w:after="0" w:line="240" w:lineRule="auto"/>
        <w:ind w:left="1134" w:hanging="1134"/>
        <w:jc w:val="both"/>
        <w:rPr>
          <w:rFonts w:ascii="Times New Roman" w:hAnsi="Times New Roman"/>
          <w:noProof/>
          <w:sz w:val="24"/>
          <w:szCs w:val="24"/>
        </w:rPr>
      </w:pPr>
    </w:p>
    <w:p w:rsidR="001C3D97" w:rsidRDefault="001C3D97" w:rsidP="001C3D97">
      <w:pPr>
        <w:spacing w:after="0" w:line="480" w:lineRule="auto"/>
        <w:ind w:left="1276" w:hanging="1276"/>
        <w:jc w:val="both"/>
      </w:pPr>
    </w:p>
    <w:p w:rsidR="00FB4374" w:rsidRDefault="00FB4374" w:rsidP="001C3D97"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5507E4A6" wp14:editId="2ADB85E7">
            <wp:simplePos x="0" y="0"/>
            <wp:positionH relativeFrom="column">
              <wp:posOffset>-1905</wp:posOffset>
            </wp:positionH>
            <wp:positionV relativeFrom="paragraph">
              <wp:posOffset>588645</wp:posOffset>
            </wp:positionV>
            <wp:extent cx="4724400" cy="6534150"/>
            <wp:effectExtent l="0" t="0" r="0" b="0"/>
            <wp:wrapNone/>
            <wp:docPr id="29" name="Picture 29" descr="C:\Users\berkah-3\AppData\Local\Temp\Rar$DIa4840.38214\CamScanner 04-11-2025 08.19_page-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rkah-3\AppData\Local\Temp\Rar$DIa4840.38214\CamScanner 04-11-2025 08.19_page-000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289" r="6214"/>
                    <a:stretch/>
                  </pic:blipFill>
                  <pic:spPr bwMode="auto">
                    <a:xfrm>
                      <a:off x="0" y="0"/>
                      <a:ext cx="4727420" cy="6538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42ACC157" wp14:editId="7881F8F3">
            <wp:simplePos x="0" y="0"/>
            <wp:positionH relativeFrom="column">
              <wp:posOffset>-1905</wp:posOffset>
            </wp:positionH>
            <wp:positionV relativeFrom="paragraph">
              <wp:posOffset>-1905</wp:posOffset>
            </wp:positionV>
            <wp:extent cx="4752975" cy="7124700"/>
            <wp:effectExtent l="0" t="0" r="9525" b="0"/>
            <wp:wrapNone/>
            <wp:docPr id="481" name="Picture 481" descr="C:\Users\berkah-3\AppData\Local\Temp\Rar$DIa4840.39222\CamScanner 04-11-2025 08.19_page-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rkah-3\AppData\Local\Temp\Rar$DIa4840.39222\CamScanner 04-11-2025 08.19_page-000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646"/>
                    <a:stretch/>
                  </pic:blipFill>
                  <pic:spPr bwMode="auto">
                    <a:xfrm>
                      <a:off x="0" y="0"/>
                      <a:ext cx="4756013" cy="7129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2D387405" wp14:editId="69C7B350">
            <wp:simplePos x="0" y="0"/>
            <wp:positionH relativeFrom="column">
              <wp:posOffset>-1905</wp:posOffset>
            </wp:positionH>
            <wp:positionV relativeFrom="paragraph">
              <wp:posOffset>236219</wp:posOffset>
            </wp:positionV>
            <wp:extent cx="4629150" cy="6886575"/>
            <wp:effectExtent l="0" t="0" r="0" b="9525"/>
            <wp:wrapNone/>
            <wp:docPr id="482" name="Picture 482" descr="C:\Users\berkah-3\AppData\Local\Temp\Rar$DIa4840.40177\CamScanner 04-11-2025 08.19_page-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rkah-3\AppData\Local\Temp\Rar$DIa4840.40177\CamScanner 04-11-2025 08.19_page-00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42" r="8105"/>
                    <a:stretch/>
                  </pic:blipFill>
                  <pic:spPr bwMode="auto">
                    <a:xfrm>
                      <a:off x="0" y="0"/>
                      <a:ext cx="4629150" cy="6886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2D36F98D" wp14:editId="311068DF">
            <wp:simplePos x="0" y="0"/>
            <wp:positionH relativeFrom="column">
              <wp:posOffset>179069</wp:posOffset>
            </wp:positionH>
            <wp:positionV relativeFrom="paragraph">
              <wp:posOffset>112395</wp:posOffset>
            </wp:positionV>
            <wp:extent cx="4856435" cy="6648450"/>
            <wp:effectExtent l="0" t="0" r="1905" b="0"/>
            <wp:wrapNone/>
            <wp:docPr id="483" name="Picture 483" descr="C:\Users\berkah-3\AppData\Local\Temp\Rar$DIa4840.41263\CamScanner 04-11-2025 08.19_page-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erkah-3\AppData\Local\Temp\Rar$DIa4840.41263\CamScanner 04-11-2025 08.19_page-000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92" t="1605" b="5080"/>
                    <a:stretch/>
                  </pic:blipFill>
                  <pic:spPr bwMode="auto">
                    <a:xfrm>
                      <a:off x="0" y="0"/>
                      <a:ext cx="4859539" cy="6652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lastRenderedPageBreak/>
        <w:drawing>
          <wp:anchor distT="0" distB="0" distL="114300" distR="114300" simplePos="0" relativeHeight="251663360" behindDoc="0" locked="0" layoutInCell="1" allowOverlap="1" wp14:anchorId="5D93F3E6" wp14:editId="1000A3F0">
            <wp:simplePos x="0" y="0"/>
            <wp:positionH relativeFrom="column">
              <wp:posOffset>160020</wp:posOffset>
            </wp:positionH>
            <wp:positionV relativeFrom="paragraph">
              <wp:posOffset>64771</wp:posOffset>
            </wp:positionV>
            <wp:extent cx="4791075" cy="6705600"/>
            <wp:effectExtent l="0" t="0" r="9525" b="0"/>
            <wp:wrapNone/>
            <wp:docPr id="484" name="Picture 484" descr="C:\Users\berkah-3\AppData\Local\Temp\Rar$DIa4840.42122\CamScanner 04-11-2025 08.19_page-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erkah-3\AppData\Local\Temp\Rar$DIa4840.42122\CamScanner 04-11-2025 08.19_page-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15" t="936" r="1676" b="4947"/>
                    <a:stretch/>
                  </pic:blipFill>
                  <pic:spPr bwMode="auto">
                    <a:xfrm>
                      <a:off x="0" y="0"/>
                      <a:ext cx="4794137" cy="6709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039DD873" wp14:editId="59857856">
            <wp:simplePos x="0" y="0"/>
            <wp:positionH relativeFrom="column">
              <wp:posOffset>-1905</wp:posOffset>
            </wp:positionH>
            <wp:positionV relativeFrom="paragraph">
              <wp:posOffset>-1905</wp:posOffset>
            </wp:positionV>
            <wp:extent cx="4895850" cy="6810375"/>
            <wp:effectExtent l="0" t="0" r="0" b="9525"/>
            <wp:wrapNone/>
            <wp:docPr id="485" name="Picture 485" descr="C:\Users\berkah-3\AppData\Local\Temp\Rar$DIa4840.42894\CamScanner 04-11-2025 08.19_page-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erkah-3\AppData\Local\Temp\Rar$DIa4840.42894\CamScanner 04-11-2025 08.19_page-000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810" b="4412"/>
                    <a:stretch/>
                  </pic:blipFill>
                  <pic:spPr bwMode="auto">
                    <a:xfrm>
                      <a:off x="0" y="0"/>
                      <a:ext cx="4898979" cy="68147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lastRenderedPageBreak/>
        <w:drawing>
          <wp:anchor distT="0" distB="0" distL="114300" distR="114300" simplePos="0" relativeHeight="251665408" behindDoc="0" locked="0" layoutInCell="1" allowOverlap="1" wp14:anchorId="70665CCC" wp14:editId="2202EAFB">
            <wp:simplePos x="0" y="0"/>
            <wp:positionH relativeFrom="column">
              <wp:posOffset>-1905</wp:posOffset>
            </wp:positionH>
            <wp:positionV relativeFrom="paragraph">
              <wp:posOffset>102870</wp:posOffset>
            </wp:positionV>
            <wp:extent cx="5037410" cy="6648450"/>
            <wp:effectExtent l="0" t="0" r="0" b="0"/>
            <wp:wrapNone/>
            <wp:docPr id="486" name="Picture 486" descr="C:\Users\berkah-3\AppData\Local\Temp\Rar$DIa4840.43746\CamScanner 04-11-2025 08.19_page-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erkah-3\AppData\Local\Temp\Rar$DIa4840.43746\CamScanner 04-11-2025 08.19_page-00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73" b="5213"/>
                    <a:stretch/>
                  </pic:blipFill>
                  <pic:spPr bwMode="auto">
                    <a:xfrm>
                      <a:off x="0" y="0"/>
                      <a:ext cx="5040630" cy="6652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FB4374" w:rsidRDefault="00FB4374" w:rsidP="00FB4374">
      <w:pPr>
        <w:spacing w:after="0" w:line="480" w:lineRule="auto"/>
        <w:ind w:left="1276" w:hanging="1276"/>
        <w:jc w:val="both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64FD762C" wp14:editId="6AAB71C3">
                <wp:simplePos x="0" y="0"/>
                <wp:positionH relativeFrom="column">
                  <wp:posOffset>-49530</wp:posOffset>
                </wp:positionH>
                <wp:positionV relativeFrom="paragraph">
                  <wp:posOffset>-1905</wp:posOffset>
                </wp:positionV>
                <wp:extent cx="5172075" cy="7219950"/>
                <wp:effectExtent l="0" t="0" r="9525" b="0"/>
                <wp:wrapNone/>
                <wp:docPr id="494" name="Group 49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72075" cy="7219950"/>
                          <a:chOff x="0" y="0"/>
                          <a:chExt cx="5172075" cy="7219950"/>
                        </a:xfrm>
                      </wpg:grpSpPr>
                      <pic:pic xmlns:pic="http://schemas.openxmlformats.org/drawingml/2006/picture">
                        <pic:nvPicPr>
                          <pic:cNvPr id="487" name="Picture 487" descr="C:\Users\berkah-3\AppData\Local\Temp\Rar$DIa4840.44868\CamScanner 04-11-2025 08.19_page-0011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03" b="4679"/>
                          <a:stretch/>
                        </pic:blipFill>
                        <pic:spPr bwMode="auto">
                          <a:xfrm>
                            <a:off x="0" y="0"/>
                            <a:ext cx="5172075" cy="7219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88" name="Picture 488" descr="C:\Users\berkah-3\Pictures\13 KISMA NABILA 191434209a.jpg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971925" y="790575"/>
                            <a:ext cx="876300" cy="11715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1BA3DFB4" id="Group 494" o:spid="_x0000_s1026" style="position:absolute;margin-left:-3.9pt;margin-top:-.15pt;width:407.25pt;height:568.5pt;z-index:251666432" coordsize="51720,7219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CK5jLxkKSCB+FZ0EoRSJAS2fetWQgD5iA&#10;DWZIsW8hnO4cHimmZzT+yfid8BtR1/w/8f8Aw2kLJPZtfMsqN94Ar2/Wv2q8LxNDpVqrLgmME/lX&#10;5M+AbLTbP4n6FdxukM8F4PKAPLEg8Y78Zr9afCqO+i2rucsYwevtX5p4eqyqr0/I/ePHSTlXwsra&#10;Wf8A6UaUSn5j2pSobnmnhAFOKZghiRnkV+mxZ+CyVtxoyOgNT1ChJ+lTVLKphRQudoz1opGgUUjZ&#10;4wQKW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SRA64OcVjXMAmmZi4XP6+9bVVEEU67umaTVyZJdT8s/AXwisbrxZpd1OXd7OYSBlbBBAIz+Rr9O/&#10;AV0t14RsXU5BiX37CvzN0fXDo2sK6ykLng4yAcV90/so/EVvFXhZbd5A/lgBevHHvX5fwPXhTrzp&#10;dZH9E+MWAxFehTxV7qH4XPZVztGaibORipR0FJsHvX6kmfzrKLYxQFGBUmcUmwe9Lz60NhGNgooo&#10;pFh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HOR6VTeH52+YAZ47VcJxyeBVfy2YklMHPrQJq5+WCW6Wm4swCxtgk9M4r7N/Yl8PzQ+HzdMAIJe&#10;UPqOxr82vFPxdSGysLG7leGa9vEt45U+YMW//Ua/Xb4D+Fo/C/wy0m3QAkW8eWx947Rk1+TcC0FV&#10;xM6q2R/SXizmMsPl8aD19o3+B3K9Bzmihfuiiv1hH83BRRRT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HqOai3&#10;P61Lt1E5WPxa8GfC2P4i+D10y9ljUoytu3DBGQenfiv1q/Z08Pjw78KtEtQ/mCC0jjB9dqgZ/Svy&#10;K+IFwnhux8yz1CeymR1VHhONmSBg46g5r9fP2e95+Eegl5DKzWUZL9dx2jmvyzw5lGUqllrZH9Ie&#10;OspywuGk3pzOy+R3I6CigdBRX6qfzegooooG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N8pfSnUUmkwsfiP8YfhtrWn6Jdz2sLXSSMq&#10;soXJVdwOf8+lfrv+zKWf4G+GjIAsgsIlYDoCFHFfl+P2idC1DwlcNcmRoApDMEyR9a/T/wDZmuor&#10;34KeHZoWLRTWcbqehIKg1+W8AwjCvUjH+VH9F+Nc6n1DD06sbcs3+R6EOgooHQUV+pI/nNBRRRTG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H4W3/7Our3mgDT9Eiee4uyp4lCADPIzX7G/svaRcaH8DPDdpdIYri2sY43XOSpCgde9&#10;flXo/wC0LbfCKZWvmjVwxAY8qW7Y9OeK/Vb9mXxh/wAJ78EfD2rDAF7apKMEEYKg/wBa/L+A6ilO&#10;bb96x/SHje8TLC0XUj7nO9fOx6GOgooHQUV+oH83h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PyA/wCCdXhK/j/b80OeezW2S30yX5lHytzjHv61&#10;+vsRzGvFfl3/AME7deXWP2tdKCyqy/2dM/X7pJFfqJF/q19cV8RwBHlyu17+8z9w8e6kpZ/SU1Zq&#10;lH85DqKKK+3Pw8KKKKACiiigAooooAKKKKACiiigAooooAKKKKACiiigAooooAKKKKACiignHWgA&#10;opNw9aW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H4N28N7b/Frwbealf3rMusI6heeNrcHngc5+oFf&#10;ub4OiEXhyzAJwYVx+VfjNZWdj4m+K3hlGjVQmoxogIzn5W4H0PP4V+z3hoAaHalWDgxjkdOlfmnh&#10;pPmw9dP+Zf8ApKP6C8fKilLAq2qjL84mkOgooHQUV+ln8+h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ivbaJc3vifRblF&#10;gZodUhkVhwU7YwPXNfsj4NVh4ZsQRhvJXPpnAr8GvjZ+1Ff/AA3+KXhvSdK8Pu9pd6hCj3LNgJ84&#10;xx1z71+7vwzuHvPAmkySEFpLWNjj3Ar8z8N6UoU676OSt+K/Q/oTx3oy/wBjnJdJr8Ym+OAB6UUU&#10;V+mH89hRRRQAUUUUAFFFFABRRRQAUUUUAFFFFABRRRQAUUUUAFFFFABRRRQAUUUUAFFFFABRRRQA&#10;UUUUAFFFFABRRRz6UAFFFFFw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/Dfxx8HdP8cXVjdPqV5axWd4jGNHIhfoeR36V+03w0jEHgXSUB&#10;JC2kYGep+UV+NPiqSO3tVggklEbXcZ2g/e5HH0r9l/hxIJfA+ksBgG1j49Plr8r8NZO+IVrax/L/&#10;ADuf0l4+02qOC10vO33ROhHQUUDoKK/VD+bEFFFFAwooooAKKKKACiiigAooooAKKKKADn6UYAGB&#10;0oooATaMYwKAoFLRQAmwehpaKKACiiigAooooAMCiiigAoxRRSYBRRRT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D+cOLwX/AMJH8QIt&#10;SLW6yy3cUhllGZM5GCM9/av6HPhrELTwFo8QO4R2cS56Z+QCv56/ixoR8O3lsI1nt3W+h2ZLAcPj&#10;1x0Pev6CPg3dtqHwv0GYnPm2MLZ6/wAIr8w8OWubEJPS6/U/pfx/TeGwM29LzX4ROsHQUUDoKK/T&#10;z+Z0wooooG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H4H/tFeDv7f0lUlEkc8VxHIG3ABsEV+3fwCjWH4NeGFUll/sy3wT1/wBW&#10;K/FH49ePbFtMgtIXBnnuI0VivB+bJGfpmv2v+A7iX4Q+GyoKgadANv8AdxGK/LPDKcX9ZS6OP5M/&#10;pnx+i1gsCn0lP9DtB0FFA6Civ1M/mVBRRRQM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Pwf/aJ8KxJo0Mv2cOTcRvvVRx84HFft&#10;V+z8R/wpjwww3YbToOvX7gr8b/jZ4n0ibw+YLi78t4njKuoyu/cNowO2cV+x/wCz9cm6+DXhmTeJ&#10;N+nQHcBgH5BX5L4XTUvrLXdfkf094/p/UMDdW96f5I7cdBRRRX60fzAgooooG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H4tfFj&#10;wnpw0TzF062vJi6MFYAc5xnnuAa/XP4FkD4R+HgFCg2MXHp8o4r8m/iZ4Y1TVPDOdHjW7vFdSylt&#10;pC55P4V+sfwIV/8AhUPh0yjbJ9gi3ex2jIr8l8M4ctXEq1k+U/pTx2qc2AwS5r2lL12R2Y6CigdB&#10;RX60fzUgooooG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H5KaN5+m3UTCZbdHGHL8fh7V+oHwcBHw00YsFDfZUzjp0r8SP2j/GW&#10;uahqlotvqTWFjFcIJIY/+WiZxye2SR+FftX+z45f4OeGyQ246fCTk5P3BX5V4c1eerXS2SR/SPjr&#10;gp08Hg8RN/HKSt6HbjoKKB0FFfqiZ/NyCiiim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zu/tKeKl03R7xhceVLBMmwtyc5Ff&#10;ul+yJrh179nDwXetIJTdaRbPu6ZzGv8AWvxC/ad+CFz4p8JXEmnyqpiYXDhwWaUKcnHvX7U/sMLj&#10;9k7wENoXZo9sMfSNa/IfDBJTxPd20P6y+kLGMslwU1uqk/ximeyKSQCRiikT7opa/Xj+TQ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PxR+M1i0fgO+W3+RhA4wSCwGP1r9T/2J23fst+CASCy6Vbg44Gdgr8nPi/JNH4RvZFkE&#10;aiFvmORX6q/sD3Ruv2S/A78kHTIMEnJPyCvxvw0ivrle38q/M/qzx8hbI8K27/vJf+kntifdFLSJ&#10;90Utfsh/KY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/G238NTapbvaeairNkZbntX2B/wRm8Er4D+DfiiwEizb&#10;ddkcuOjFkUmvkzxBcG3tBLHuUkE5XjAr6Z/4IY6wNZ+CHjOVbmS5A8T3CbnOSuFXj8M1+J8BUYxz&#10;bm/uy/Q/sTxhdSXC1ad/d54afM+61+6KWkX7opa/bEfx0gooooG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zkd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87" o:spid="_x0000_s1027" type="#_x0000_t75" style="position:absolute;width:51720;height:7219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f2x+zEAAAA3AAAAA8AAABkcnMvZG93bnJldi54bWxEj09rwkAUxO+FfoflCd7qruI/UlcphVI9&#10;VaO9P7LPJJp9G7LbJPbTdwuCx2FmfsOsNr2tREuNLx1rGI8UCOLMmZJzDafjx8sShA/IBivHpOFG&#10;Hjbr56cVJsZ1fKA2DbmIEPYJaihCqBMpfVaQRT9yNXH0zq6xGKJscmka7CLcVnKi1FxaLDkuFFjT&#10;e0HZNf2xGvq9adOdU/MuqMvn9+XrOJscfrUeDvq3VxCB+vAI39tbo2G6XMD/mXgE5PoP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Nf2x+zEAAAA3AAAAA8AAAAAAAAAAAAAAAAA&#10;nwIAAGRycy9kb3ducmV2LnhtbFBLBQYAAAAABAAEAPcAAACQAwAAAAA=&#10;">
                  <v:imagedata r:id="rId16" o:title="CamScanner 04-11-2025 08.19_page-0011" cropbottom="3066f" cropleft="2230f"/>
                  <v:path arrowok="t"/>
                </v:shape>
                <v:shape id="Picture 488" o:spid="_x0000_s1028" type="#_x0000_t75" style="position:absolute;left:39719;top:7905;width:8763;height:1171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WLA9vBAAAA3AAAAA8AAABkcnMvZG93bnJldi54bWxET89rwjAUvgv7H8ITvGnqFOk6o8hgsB3X&#10;elhvz+atKTYvJclq998vB8Hjx/d7f5xsL0byoXOsYL3KQBA3TnfcKjhX78scRIjIGnvHpOCPAhwP&#10;T7M9Ftrd+IvGMrYihXAoUIGJcSikDI0hi2HlBuLE/ThvMSboW6k93lK47eVzlu2kxY5Tg8GB3gw1&#10;1/LXKriO5mXjL3X7jWU9VSGvL6fqU6nFfDq9gog0xYf47v7QCrZ5WpvOpCMgD/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AWLA9vBAAAA3AAAAA8AAAAAAAAAAAAAAAAAnwIA&#10;AGRycy9kb3ducmV2LnhtbFBLBQYAAAAABAAEAPcAAACNAwAAAAA=&#10;">
                  <v:imagedata r:id="rId17" o:title="13 KISMA NABILA 191434209a"/>
                  <v:path arrowok="t"/>
                </v:shape>
              </v:group>
            </w:pict>
          </mc:Fallback>
        </mc:AlternateContent>
      </w:r>
    </w:p>
    <w:p w:rsidR="004E0FEF" w:rsidRPr="001C3D97" w:rsidRDefault="004E0FEF" w:rsidP="001C3D97"/>
    <w:sectPr w:rsidR="004E0FEF" w:rsidRPr="001C3D97" w:rsidSect="004E0FEF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7" w:h="16839" w:code="9"/>
      <w:pgMar w:top="2268" w:right="1701" w:bottom="1701" w:left="2268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663C" w:rsidRDefault="00E8663C" w:rsidP="00C14808">
      <w:pPr>
        <w:spacing w:after="0" w:line="240" w:lineRule="auto"/>
      </w:pPr>
      <w:r>
        <w:separator/>
      </w:r>
    </w:p>
  </w:endnote>
  <w:endnote w:type="continuationSeparator" w:id="0">
    <w:p w:rsidR="00E8663C" w:rsidRDefault="00E8663C" w:rsidP="00C148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4808" w:rsidRDefault="00C1480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4808" w:rsidRDefault="00C14808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4808" w:rsidRDefault="00C1480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663C" w:rsidRDefault="00E8663C" w:rsidP="00C14808">
      <w:pPr>
        <w:spacing w:after="0" w:line="240" w:lineRule="auto"/>
      </w:pPr>
      <w:r>
        <w:separator/>
      </w:r>
    </w:p>
  </w:footnote>
  <w:footnote w:type="continuationSeparator" w:id="0">
    <w:p w:rsidR="00E8663C" w:rsidRDefault="00E8663C" w:rsidP="00C1480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4808" w:rsidRDefault="00E8663C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860835" o:spid="_x0000_s2074" type="#_x0000_t75" style="position:absolute;margin-left:0;margin-top:0;width:396.85pt;height:391pt;z-index:-25165107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4808" w:rsidRDefault="00E8663C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860836" o:spid="_x0000_s2075" type="#_x0000_t75" style="position:absolute;margin-left:0;margin-top:0;width:396.85pt;height:391pt;z-index:-25165004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14808" w:rsidRDefault="00E8663C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860834" o:spid="_x0000_s2073" type="#_x0000_t75" style="position:absolute;margin-left:0;margin-top:0;width:396.85pt;height:391pt;z-index:-25165209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z4yS0WrGH4Wzk0xV+zOanhH7SJpX9rAx/LcH02auGp2GtYATyj1jNfAh6U2T3oR/HTwGVab9AztIT85vQhy4aA==" w:salt="XLVktCsKBewiZQUqMRyx3Q=="/>
  <w:defaultTabStop w:val="720"/>
  <w:characterSpacingControl w:val="doNotCompress"/>
  <w:hdrShapeDefaults>
    <o:shapedefaults v:ext="edit" spidmax="207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4808"/>
    <w:rsid w:val="001C3D97"/>
    <w:rsid w:val="002149F1"/>
    <w:rsid w:val="0037604A"/>
    <w:rsid w:val="003C3518"/>
    <w:rsid w:val="004958FE"/>
    <w:rsid w:val="004E0FEF"/>
    <w:rsid w:val="009D0451"/>
    <w:rsid w:val="00A21C72"/>
    <w:rsid w:val="00B64C2D"/>
    <w:rsid w:val="00C14808"/>
    <w:rsid w:val="00E452C1"/>
    <w:rsid w:val="00E8663C"/>
    <w:rsid w:val="00EF5582"/>
    <w:rsid w:val="00FB43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6"/>
    <o:shapelayout v:ext="edit">
      <o:idmap v:ext="edit" data="1"/>
    </o:shapelayout>
  </w:shapeDefaults>
  <w:decimalSymbol w:val="."/>
  <w:listSeparator w:val=","/>
  <w15:docId w15:val="{CB7B8A11-F16B-46DE-9587-A495003FE7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4808"/>
    <w:pPr>
      <w:spacing w:after="160" w:line="259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58FE"/>
    <w:pPr>
      <w:keepNext/>
      <w:keepLines/>
      <w:spacing w:before="240" w:after="0"/>
      <w:outlineLvl w:val="0"/>
    </w:pPr>
    <w:rPr>
      <w:rFonts w:ascii="Calibri Light" w:eastAsia="Times New Roman" w:hAnsi="Calibri Light"/>
      <w:color w:val="2E74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F55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E0FE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148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4808"/>
  </w:style>
  <w:style w:type="paragraph" w:styleId="Footer">
    <w:name w:val="footer"/>
    <w:basedOn w:val="Normal"/>
    <w:link w:val="FooterChar"/>
    <w:uiPriority w:val="99"/>
    <w:unhideWhenUsed/>
    <w:rsid w:val="00C148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4808"/>
  </w:style>
  <w:style w:type="paragraph" w:styleId="BalloonText">
    <w:name w:val="Balloon Text"/>
    <w:basedOn w:val="Normal"/>
    <w:link w:val="BalloonTextChar"/>
    <w:uiPriority w:val="99"/>
    <w:semiHidden/>
    <w:unhideWhenUsed/>
    <w:rsid w:val="00C148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4808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4958FE"/>
    <w:rPr>
      <w:rFonts w:ascii="Calibri Light" w:eastAsia="Times New Roman" w:hAnsi="Calibri Light" w:cs="Times New Roman"/>
      <w:color w:val="2E74B5"/>
      <w:sz w:val="32"/>
      <w:szCs w:val="32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First Level Outline,kepala,Light Grid - Accent 31 Char,kepala Char Char Char,kepala Char Char"/>
    <w:basedOn w:val="Normal"/>
    <w:link w:val="ListParagraphChar"/>
    <w:uiPriority w:val="34"/>
    <w:qFormat/>
    <w:rsid w:val="004958FE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4958FE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958FE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958FE"/>
    <w:pPr>
      <w:tabs>
        <w:tab w:val="left" w:pos="880"/>
        <w:tab w:val="right" w:leader="dot" w:pos="7928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4958FE"/>
    <w:pPr>
      <w:tabs>
        <w:tab w:val="left" w:pos="1320"/>
        <w:tab w:val="right" w:leader="dot" w:pos="7928"/>
      </w:tabs>
      <w:spacing w:after="100"/>
      <w:ind w:left="1134" w:hanging="283"/>
    </w:pPr>
  </w:style>
  <w:style w:type="character" w:styleId="Hyperlink">
    <w:name w:val="Hyperlink"/>
    <w:uiPriority w:val="99"/>
    <w:unhideWhenUsed/>
    <w:rsid w:val="004958FE"/>
    <w:rPr>
      <w:color w:val="0563C1"/>
      <w:u w:val="single"/>
    </w:r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First Level Outline Char,kepala Char"/>
    <w:link w:val="ListParagraph"/>
    <w:uiPriority w:val="1"/>
    <w:qFormat/>
    <w:locked/>
    <w:rsid w:val="004958FE"/>
    <w:rPr>
      <w:rFonts w:ascii="Calibri" w:eastAsia="Calibri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EF55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E0FEF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A21C72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uiPriority w:val="99"/>
    <w:semiHidden/>
    <w:rsid w:val="00A21C72"/>
    <w:rPr>
      <w:color w:val="808080"/>
    </w:rPr>
  </w:style>
  <w:style w:type="paragraph" w:styleId="NoSpacing">
    <w:name w:val="No Spacing"/>
    <w:uiPriority w:val="1"/>
    <w:qFormat/>
    <w:rsid w:val="00A21C72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footnotedescription">
    <w:name w:val="footnote description"/>
    <w:next w:val="Normal"/>
    <w:link w:val="footnotedescriptionChar"/>
    <w:hidden/>
    <w:rsid w:val="00A21C72"/>
    <w:pPr>
      <w:spacing w:after="0" w:line="259" w:lineRule="auto"/>
    </w:pPr>
    <w:rPr>
      <w:rFonts w:ascii="Times New Roman" w:eastAsia="Times New Roman" w:hAnsi="Times New Roman" w:cs="Times New Roman"/>
      <w:color w:val="000000"/>
    </w:rPr>
  </w:style>
  <w:style w:type="character" w:customStyle="1" w:styleId="footnotedescriptionChar">
    <w:name w:val="footnote description Char"/>
    <w:link w:val="footnotedescription"/>
    <w:rsid w:val="00A21C72"/>
    <w:rPr>
      <w:rFonts w:ascii="Times New Roman" w:eastAsia="Times New Roman" w:hAnsi="Times New Roman" w:cs="Times New Roman"/>
      <w:color w:val="000000"/>
    </w:rPr>
  </w:style>
  <w:style w:type="character" w:customStyle="1" w:styleId="footnotemark">
    <w:name w:val="footnote mark"/>
    <w:hidden/>
    <w:rsid w:val="00A21C72"/>
    <w:rPr>
      <w:rFonts w:ascii="Times New Roman" w:eastAsia="Times New Roman" w:hAnsi="Times New Roman" w:cs="Times New Roman"/>
      <w:color w:val="000000"/>
      <w:sz w:val="20"/>
      <w:vertAlign w:val="superscript"/>
    </w:rPr>
  </w:style>
  <w:style w:type="table" w:customStyle="1" w:styleId="TableGrid0">
    <w:name w:val="TableGrid"/>
    <w:rsid w:val="00A21C72"/>
    <w:pPr>
      <w:spacing w:after="0" w:line="240" w:lineRule="auto"/>
    </w:pPr>
    <w:rPr>
      <w:rFonts w:ascii="Calibri" w:eastAsia="Times New Roman" w:hAnsi="Calibri" w:cs="Times New Roma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A21C72"/>
    <w:pPr>
      <w:widowControl w:val="0"/>
      <w:autoSpaceDE w:val="0"/>
      <w:autoSpaceDN w:val="0"/>
      <w:spacing w:after="0" w:line="240" w:lineRule="auto"/>
      <w:ind w:left="588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21C72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A21C72"/>
    <w:pPr>
      <w:widowControl w:val="0"/>
      <w:autoSpaceDE w:val="0"/>
      <w:autoSpaceDN w:val="0"/>
      <w:spacing w:after="0" w:line="210" w:lineRule="exact"/>
      <w:jc w:val="right"/>
    </w:pPr>
    <w:rPr>
      <w:rFonts w:ascii="Times New Roman" w:eastAsia="Times New Roman" w:hAnsi="Times New Roman"/>
      <w:lang w:val="id"/>
    </w:rPr>
  </w:style>
  <w:style w:type="character" w:customStyle="1" w:styleId="y2iqfc">
    <w:name w:val="y2iqfc"/>
    <w:rsid w:val="00A21C72"/>
  </w:style>
  <w:style w:type="character" w:customStyle="1" w:styleId="markedcontent">
    <w:name w:val="markedcontent"/>
    <w:basedOn w:val="DefaultParagraphFont"/>
    <w:rsid w:val="00A21C7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footer" Target="footer2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footer" Target="footer3.xml"/><Relationship Id="rId10" Type="http://schemas.openxmlformats.org/officeDocument/2006/relationships/image" Target="media/image4.jpeg"/><Relationship Id="rId19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>
  <b:Source>
    <b:Tag>Sug17</b:Tag>
    <b:SourceType>Book</b:SourceType>
    <b:Guid>{16AA9C60-9BDD-405B-B537-8BC4D0397E3B}</b:Guid>
    <b:Author>
      <b:Author>
        <b:NameList>
          <b:Person>
            <b:Last>Sugiyono</b:Last>
          </b:Person>
        </b:NameList>
      </b:Author>
    </b:Author>
    <b:Title>Metode Penelitian Pendidikan</b:Title>
    <b:Year>2017</b:Year>
    <b:City>Banddung</b:City>
    <b:Publisher>Alfabete</b:Publisher>
    <b:RefOrder>2</b:RefOrder>
  </b:Source>
</b:Sources>
</file>

<file path=customXml/itemProps1.xml><?xml version="1.0" encoding="utf-8"?>
<ds:datastoreItem xmlns:ds="http://schemas.openxmlformats.org/officeDocument/2006/customXml" ds:itemID="{439C0693-9F74-41EA-BACA-6CB0FE339E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578</Words>
  <Characters>3299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5-12-29T06:17:00Z</dcterms:created>
  <dcterms:modified xsi:type="dcterms:W3CDTF">2025-12-29T06:17:00Z</dcterms:modified>
</cp:coreProperties>
</file>